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8C5AA7" w14:textId="77777777" w:rsidR="00E42A2D" w:rsidRPr="00E42A2D" w:rsidRDefault="00E42A2D" w:rsidP="00E42A2D">
      <w:pPr>
        <w:rPr>
          <w:rFonts w:ascii="Times New Roman" w:eastAsia="Times New Roman" w:hAnsi="Times New Roman" w:cs="Times New Roman"/>
          <w:lang w:eastAsia="en-GB"/>
        </w:rPr>
      </w:pPr>
      <w:r w:rsidRPr="00E42A2D">
        <w:rPr>
          <w:rFonts w:ascii="Times New Roman" w:eastAsia="Times New Roman" w:hAnsi="Times New Roman" w:cs="Times New Roman"/>
          <w:lang w:eastAsia="en-GB"/>
        </w:rPr>
        <w:t>Machine learning and artificial intelligence in the service of medicine: Necessity or potentiality?</w:t>
      </w:r>
    </w:p>
    <w:p w14:paraId="35C011F8" w14:textId="04401C56" w:rsidR="00E42A2D" w:rsidRDefault="00E42A2D" w:rsidP="00E42A2D">
      <w:pPr>
        <w:jc w:val="both"/>
      </w:pPr>
    </w:p>
    <w:p w14:paraId="2A8BCAF6" w14:textId="4FF6104A" w:rsidR="00E42A2D" w:rsidRDefault="00E42A2D" w:rsidP="00E42A2D">
      <w:pPr>
        <w:jc w:val="both"/>
      </w:pPr>
    </w:p>
    <w:p w14:paraId="24EB8C4A" w14:textId="3BE628A3" w:rsidR="00E42A2D" w:rsidRPr="00E42A2D" w:rsidRDefault="00E42A2D" w:rsidP="00E42A2D">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E42A2D">
        <w:rPr>
          <w:rFonts w:ascii="Calibri" w:hAnsi="Calibri" w:cs="Times New Roman"/>
          <w:noProof/>
        </w:rPr>
        <w:t xml:space="preserve">Alsuliman, T., Humaidan, D., &amp; Sliman, L. (2020). Machine learning and artificial intelligence in the service of medicine: Necessity or potentiality? </w:t>
      </w:r>
      <w:r w:rsidRPr="00E42A2D">
        <w:rPr>
          <w:rFonts w:ascii="Calibri" w:hAnsi="Calibri" w:cs="Times New Roman"/>
          <w:i/>
          <w:iCs/>
          <w:noProof/>
        </w:rPr>
        <w:t>Current Research in Translational Medicine</w:t>
      </w:r>
      <w:r w:rsidRPr="00E42A2D">
        <w:rPr>
          <w:rFonts w:ascii="Calibri" w:hAnsi="Calibri" w:cs="Times New Roman"/>
          <w:noProof/>
        </w:rPr>
        <w:t xml:space="preserve">, </w:t>
      </w:r>
      <w:r w:rsidRPr="00E42A2D">
        <w:rPr>
          <w:rFonts w:ascii="Calibri" w:hAnsi="Calibri" w:cs="Times New Roman"/>
          <w:i/>
          <w:iCs/>
          <w:noProof/>
        </w:rPr>
        <w:t>68</w:t>
      </w:r>
      <w:r w:rsidRPr="00E42A2D">
        <w:rPr>
          <w:rFonts w:ascii="Calibri" w:hAnsi="Calibri" w:cs="Times New Roman"/>
          <w:noProof/>
        </w:rPr>
        <w:t>(4), 245–251. https://doi.org/10.1016/j.retram.2020.01.002</w:t>
      </w:r>
    </w:p>
    <w:p w14:paraId="2DDBC751" w14:textId="7B71A6BB" w:rsidR="00E42A2D" w:rsidRDefault="00E42A2D" w:rsidP="00E42A2D">
      <w:pPr>
        <w:jc w:val="both"/>
      </w:pPr>
      <w:r>
        <w:fldChar w:fldCharType="end"/>
      </w:r>
    </w:p>
    <w:p w14:paraId="78D0A48C" w14:textId="77458B9D" w:rsidR="00E42A2D" w:rsidRDefault="00E42A2D" w:rsidP="00E42A2D">
      <w:pPr>
        <w:jc w:val="both"/>
      </w:pPr>
    </w:p>
    <w:p w14:paraId="4209F082" w14:textId="1C66564D" w:rsidR="00E42A2D" w:rsidRPr="00C81D80" w:rsidRDefault="00E42A2D" w:rsidP="00E42A2D">
      <w:pPr>
        <w:jc w:val="both"/>
        <w:rPr>
          <w:lang w:val="pt-BR"/>
        </w:rPr>
      </w:pPr>
      <w:r>
        <w:fldChar w:fldCharType="begin" w:fldLock="1"/>
      </w:r>
      <w:r>
        <w:instrText>ADDIN CSL_CITATION {"citationItems":[{"id":"ITEM-1","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1","issue":"4","issued":{"date-parts":[["2020"]]},"note":"Q2","page":"245-251","title":"Machine learning and artificial intelligence in the service of medicine: Necessity or potentiality?","type":"article-journal","volume":"68"},"uris":["http://www.mendeley.com/documents/?uuid=7a05a435-1146-4c63-97c9-b5524c0ad93d"]}],"mendeley":{"formattedCitation":"(Alsuliman, Humaidan, &amp; Sliman, 2020)","plainTextFormattedCitation":"(Alsuliman, Humaidan, &amp; Sliman, 2020)","previouslyFormattedCitation":"(Alsuliman, Humaidan, &amp; Sliman, 2020)"},"properties":{"noteIndex":0},"schema":"https://github.com/citation-style-language/schema/raw/master/csl-citation.json"}</w:instrText>
      </w:r>
      <w:r>
        <w:fldChar w:fldCharType="separate"/>
      </w:r>
      <w:r w:rsidRPr="00C81D80">
        <w:rPr>
          <w:noProof/>
          <w:lang w:val="pt-BR"/>
        </w:rPr>
        <w:t>(Alsuliman, Humaidan, &amp; Sliman, 2020)</w:t>
      </w:r>
      <w:r>
        <w:fldChar w:fldCharType="end"/>
      </w:r>
    </w:p>
    <w:p w14:paraId="17F454D4" w14:textId="77777777" w:rsidR="00E42A2D" w:rsidRPr="00C81D80" w:rsidRDefault="00E42A2D" w:rsidP="00E42A2D">
      <w:pPr>
        <w:jc w:val="both"/>
        <w:rPr>
          <w:lang w:val="pt-BR"/>
        </w:rPr>
      </w:pPr>
    </w:p>
    <w:p w14:paraId="622BA323" w14:textId="247E2F96" w:rsidR="00E42A2D" w:rsidRPr="00E42A2D" w:rsidRDefault="00E42A2D" w:rsidP="00E42A2D">
      <w:pPr>
        <w:jc w:val="both"/>
        <w:rPr>
          <w:lang w:val="pt-BR"/>
        </w:rPr>
      </w:pPr>
      <w:r w:rsidRPr="00E42A2D">
        <w:rPr>
          <w:lang w:val="pt-BR"/>
        </w:rPr>
        <w:t>Conclusão</w:t>
      </w:r>
    </w:p>
    <w:p w14:paraId="3F1E50C1" w14:textId="77777777" w:rsidR="00E42A2D" w:rsidRPr="00E42A2D" w:rsidRDefault="00E42A2D" w:rsidP="00E42A2D">
      <w:pPr>
        <w:jc w:val="both"/>
        <w:rPr>
          <w:lang w:val="pt-BR"/>
        </w:rPr>
      </w:pPr>
    </w:p>
    <w:p w14:paraId="090CCA31" w14:textId="750DE84F" w:rsidR="00E42A2D" w:rsidRPr="00E42A2D" w:rsidRDefault="00E42A2D" w:rsidP="00E42A2D">
      <w:pPr>
        <w:jc w:val="both"/>
        <w:rPr>
          <w:lang w:val="pt-BR"/>
        </w:rPr>
      </w:pPr>
      <w:r w:rsidRPr="00E42A2D">
        <w:rPr>
          <w:lang w:val="pt-BR"/>
        </w:rPr>
        <w:t>Do ponto de vista dos médicos que estão a rever a fase atual do ML e da IA nos cuidados de saúde, a questão é agora se estamos prontos para adoptar completamente a assistência desta tecnologia na nossa profissão? A resposta é que ainda existem muitas limitações para incorporar plenamente estes sistemas no campo dos cuidados de saúde. Estas incluem a necessidade de orientações e quadros legais e éticos que lidem com casos críticos. A formação a vários níveis que proporcionaria aos médicos a formação adequada no que diz respeito a esta tecnologia é imperativa. E depois há a questão de como integrá-la de forma segura e compassiva na prática clínica diária.</w:t>
      </w:r>
    </w:p>
    <w:p w14:paraId="4AB5779E" w14:textId="77777777" w:rsidR="00E42A2D" w:rsidRPr="00636438" w:rsidRDefault="00E42A2D" w:rsidP="00E42A2D">
      <w:pPr>
        <w:jc w:val="both"/>
        <w:rPr>
          <w:b/>
          <w:bCs/>
          <w:lang w:val="pt-BR"/>
        </w:rPr>
      </w:pPr>
      <w:r w:rsidRPr="00E42A2D">
        <w:rPr>
          <w:lang w:val="pt-BR"/>
        </w:rPr>
        <w:t xml:space="preserve">E qual é a </w:t>
      </w:r>
      <w:proofErr w:type="spellStart"/>
      <w:r w:rsidRPr="00E42A2D">
        <w:rPr>
          <w:lang w:val="pt-BR"/>
        </w:rPr>
        <w:t>infra-estrutura</w:t>
      </w:r>
      <w:proofErr w:type="spellEnd"/>
      <w:r w:rsidRPr="00E42A2D">
        <w:rPr>
          <w:lang w:val="pt-BR"/>
        </w:rPr>
        <w:t xml:space="preserve"> adequada para implementar estes sistemas? Para além disso, a carga financeira é igualmente uma questão a considerar, pelo menos na fase de instalação [73]. Olhando para o positivo, tais sistemas ajudariam os médicos a poupar tempo e esforço e ajudariam os médicos no processo de tomada de decisão. Dado o enorme número de exemplos com que estes sistemas são treinados, as suas observações excedem o que qualquer médico sozinho testemunhou ao longo da sua carreira e podem ser de grande benefício [74]. </w:t>
      </w:r>
      <w:r w:rsidRPr="00636438">
        <w:rPr>
          <w:b/>
          <w:bCs/>
          <w:lang w:val="pt-BR"/>
        </w:rPr>
        <w:t xml:space="preserve">A IA por si só ou em parceria com o ML parece ser uma solução eficaz para melhorar a qualidade da medicina personalizada e para acelerar o ritmo de evolução de técnicas complexas de diagnóstico e terapêuticas, tais como no campo da genética, pequenas moléculas, e terapias </w:t>
      </w:r>
      <w:proofErr w:type="spellStart"/>
      <w:r w:rsidRPr="00636438">
        <w:rPr>
          <w:b/>
          <w:bCs/>
          <w:lang w:val="pt-BR"/>
        </w:rPr>
        <w:t>super-alvo</w:t>
      </w:r>
      <w:proofErr w:type="spellEnd"/>
      <w:r w:rsidRPr="00636438">
        <w:rPr>
          <w:b/>
          <w:bCs/>
          <w:lang w:val="pt-BR"/>
        </w:rPr>
        <w:t>.</w:t>
      </w:r>
    </w:p>
    <w:p w14:paraId="402AEE37" w14:textId="2EBABC9F" w:rsidR="005A37EE" w:rsidRPr="00636438" w:rsidRDefault="00E42A2D" w:rsidP="00E42A2D">
      <w:pPr>
        <w:jc w:val="both"/>
        <w:rPr>
          <w:b/>
          <w:bCs/>
          <w:lang w:val="pt-BR"/>
        </w:rPr>
      </w:pPr>
      <w:r w:rsidRPr="00636438">
        <w:rPr>
          <w:b/>
          <w:bCs/>
          <w:lang w:val="pt-BR"/>
        </w:rPr>
        <w:t>Na nossa opinião, a transformação digital ao serviço da medicina deve basear-se tanto em conhecimentos clínicos - para garantir a máxima eficácia - como em orientações informáticas precisas, a fim de ultrapassar limitações.</w:t>
      </w:r>
    </w:p>
    <w:sectPr w:rsidR="005A37EE" w:rsidRPr="0063643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2A2D"/>
    <w:rsid w:val="0030569A"/>
    <w:rsid w:val="00636438"/>
    <w:rsid w:val="00B61E7E"/>
    <w:rsid w:val="00B951D7"/>
    <w:rsid w:val="00BB4EFB"/>
    <w:rsid w:val="00C81D80"/>
    <w:rsid w:val="00E42A2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C3E91"/>
  <w15:chartTrackingRefBased/>
  <w15:docId w15:val="{CB28AE8F-F819-4444-B3E0-1101525FC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24462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578EAB-04C0-5649-9477-7633B230F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704</Words>
  <Characters>4016</Characters>
  <Application>Microsoft Office Word</Application>
  <DocSecurity>0</DocSecurity>
  <Lines>33</Lines>
  <Paragraphs>9</Paragraphs>
  <ScaleCrop>false</ScaleCrop>
  <Company/>
  <LinksUpToDate>false</LinksUpToDate>
  <CharactersWithSpaces>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3</cp:revision>
  <dcterms:created xsi:type="dcterms:W3CDTF">2021-04-13T15:36:00Z</dcterms:created>
  <dcterms:modified xsi:type="dcterms:W3CDTF">2021-04-1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